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247C1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Import data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2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247C1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3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247C1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4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247C1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="00BA6190" w:rsidRPr="00575DF1">
              <w:rPr>
                <w:rStyle w:val="Hyperlink"/>
                <w:noProof/>
                <w:lang w:val="en-US"/>
              </w:rPr>
              <w:t>2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5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5247C1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="00BA6190" w:rsidRPr="00575DF1">
              <w:rPr>
                <w:rStyle w:val="Hyperlink"/>
                <w:noProof/>
                <w:lang w:val="en-US"/>
              </w:rPr>
              <w:t>3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Literat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6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923801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 w:rsidR="004575BE" w:rsidRPr="009745B3">
        <w:rPr>
          <w:b/>
          <w:i/>
        </w:rPr>
        <w:t>results.xls</w:t>
      </w:r>
      <w:r w:rsidR="0024638F">
        <w:rPr>
          <w:lang w:val="en-US"/>
        </w:rPr>
        <w:t xml:space="preserve"> and </w:t>
      </w:r>
      <w:r w:rsidR="004575BE" w:rsidRPr="009745B3">
        <w:rPr>
          <w:b/>
          <w:i/>
          <w:lang w:val="en-US"/>
        </w:rPr>
        <w:t>analysis.xls</w:t>
      </w:r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1" w:name="_Toc528923802"/>
      <w:r w:rsidRPr="0024638F">
        <w:rPr>
          <w:lang w:val="en-US"/>
        </w:rPr>
        <w:t>Import data</w:t>
      </w:r>
      <w:bookmarkEnd w:id="1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r w:rsidR="00DA4F1C" w:rsidRPr="009745B3">
        <w:rPr>
          <w:b/>
          <w:i/>
          <w:lang w:val="en-US"/>
        </w:rPr>
        <w:t>exio_mr_hiot_v3.3.15_2011</w:t>
      </w:r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7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</w:t>
      </w:r>
      <w:r w:rsidR="0040791A">
        <w:rPr>
          <w:lang w:val="en-US"/>
        </w:rPr>
        <w:t xml:space="preserve">ata from World Bank Statistics </w:t>
      </w:r>
      <w:r w:rsidR="0040791A">
        <w:rPr>
          <w:lang w:val="en-US"/>
        </w:rPr>
        <w:fldChar w:fldCharType="begin" w:fldLock="1"/>
      </w:r>
      <w:r w:rsidR="0040791A">
        <w:rPr>
          <w:lang w:val="en-US"/>
        </w:rPr>
        <w:instrText>ADDIN CSL_CITATION { "citationItems" : [ { "id" : "ITEM-1", "itemData" : { "URL" : "https://data.worldbank.org/", "author" : [ { "dropping-particle" : "", "family" : "World-Bank", "given" : "", "non-dropping-particle" : "", "parse-names" : false, "suffix" : "" } ], "id" : "ITEM-1", "issued" : { "date-parts" : [ [ "2018" ] ] }, "title" : "World Bank Open Data", "type" : "webpage" }, "suppress-author" : 1, "uris" : [ "http://www.mendeley.com/documents/?uuid=f61e63fc-46bc-422c-b0a4-5fe8a026c6b6" ] } ], "mendeley" : { "formattedCitation" : "(2018)", "plainTextFormattedCitation" : "(2018)", "previouslyFormattedCitation" : "(2018)" }, "properties" : {  }, "schema" : "https://github.com/citation-style-language/schema/raw/master/csl-citation.json" }</w:instrText>
      </w:r>
      <w:r w:rsidR="0040791A">
        <w:rPr>
          <w:lang w:val="en-US"/>
        </w:rPr>
        <w:fldChar w:fldCharType="separate"/>
      </w:r>
      <w:r w:rsidR="0040791A" w:rsidRPr="0040791A">
        <w:rPr>
          <w:noProof/>
          <w:lang w:val="en-US"/>
        </w:rPr>
        <w:t>(2018)</w:t>
      </w:r>
      <w:r w:rsidR="0040791A">
        <w:rPr>
          <w:lang w:val="en-US"/>
        </w:rPr>
        <w:fldChar w:fldCharType="end"/>
      </w:r>
      <w:r w:rsidR="00B416D1">
        <w:rPr>
          <w:lang w:val="en-US"/>
        </w:rPr>
        <w:t xml:space="preserve"> </w:t>
      </w:r>
      <w:r w:rsidRPr="0024638F">
        <w:rPr>
          <w:lang w:val="en-US"/>
        </w:rPr>
        <w:t>website</w:t>
      </w:r>
      <w:r w:rsidR="00D507ED" w:rsidRPr="0024638F">
        <w:rPr>
          <w:lang w:val="en-US"/>
        </w:rPr>
        <w:t xml:space="preserve"> (</w:t>
      </w:r>
      <w:hyperlink r:id="rId8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r w:rsidRPr="009745B3">
        <w:rPr>
          <w:b/>
          <w:i/>
          <w:lang w:val="en-US"/>
        </w:rPr>
        <w:t>wb_to_exio_conv.xls</w:t>
      </w:r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4575BE" w:rsidRPr="009745B3">
        <w:rPr>
          <w:b/>
          <w:i/>
          <w:lang w:val="en-US"/>
        </w:rPr>
        <w:t>exio_mr_hiot_v3.3.15_2011</w:t>
      </w:r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2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Pr="009745B3">
        <w:rPr>
          <w:b/>
          <w:i/>
          <w:lang w:val="en-US"/>
        </w:rPr>
        <w:t>results.xls</w:t>
      </w:r>
      <w:r w:rsidR="009745B3">
        <w:rPr>
          <w:lang w:val="en-US"/>
        </w:rPr>
        <w:t xml:space="preserve"> is created by calling function </w:t>
      </w:r>
      <w:proofErr w:type="spellStart"/>
      <w:r w:rsidR="009745B3" w:rsidRPr="009745B3">
        <w:rPr>
          <w:b/>
          <w:i/>
          <w:lang w:val="en-US"/>
        </w:rPr>
        <w:t>save_res</w:t>
      </w:r>
      <w:proofErr w:type="spellEnd"/>
      <w:r w:rsidR="009745B3" w:rsidRPr="009745B3">
        <w:rPr>
          <w:b/>
          <w:i/>
          <w:lang w:val="en-US"/>
        </w:rPr>
        <w:t>( )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Pr="009745B3">
        <w:rPr>
          <w:b/>
          <w:i/>
          <w:lang w:val="en-US"/>
        </w:rPr>
        <w:t>results.xls</w:t>
      </w:r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r w:rsidRPr="009745B3">
        <w:rPr>
          <w:b/>
          <w:i/>
          <w:lang w:val="en-US"/>
        </w:rPr>
        <w:t>analysis.xls</w:t>
      </w:r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r w:rsidRPr="009745B3">
        <w:rPr>
          <w:b/>
          <w:i/>
          <w:lang w:val="en-US"/>
        </w:rPr>
        <w:t>analysis.xls</w:t>
      </w:r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3"/>
    </w:p>
    <w:p w:rsidR="0024638F" w:rsidRDefault="0040791A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can be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DOI" : "10.1016/j.resconrec.2017.05.002", "ISSN" : "0921-3449", "author" : [ { "dropping-particle" : "", "family" : "Lupton", "given" : "R C", "non-dropping-particle" : "", "parse-names" : false, "suffix" : "" }, { "dropping-particle" : "", "family" : "Allwood", "given" : "J M", "non-dropping-particle" : "", "parse-names" : false, "suffix" : "" } ], "container-title" : "Resources, Conservation &amp; Recycling", "id" : "ITEM-1", "issued" : { "date-parts" : [ [ "2017" ] ] }, "page" : "141-151", "publisher" : "Elsevier", "title" : "Hybrid Sankey diagrams : Visual analysis of multidimensional data for understanding resource use", "type" : "article-journal", "volume" : "124" }, "uris" : [ "http://www.mendeley.com/documents/?uuid=2a09a6bf-1e9d-480a-bf4d-fcc12021baa8" ] } ], "mendeley" : { "formattedCitation" : "(Lupton and Allwood 2017)", "plainTextFormattedCitation" : "(Lupton and Allwood 2017)", "previouslyFormattedCitation" : "(Lupton and Allwood 2017)" }, "properties" : { 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40791A">
        <w:rPr>
          <w:noProof/>
          <w:lang w:val="en-US"/>
        </w:rPr>
        <w:t>(Lupton and Allwood 2017)</w:t>
      </w:r>
      <w:r>
        <w:rPr>
          <w:lang w:val="en-US"/>
        </w:rPr>
        <w:fldChar w:fldCharType="end"/>
      </w:r>
      <w:r w:rsidR="0024638F">
        <w:rPr>
          <w:lang w:val="en-US"/>
        </w:rPr>
        <w:t>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r w:rsidRPr="009745B3">
        <w:rPr>
          <w:b/>
          <w:i/>
          <w:lang w:val="en-US"/>
        </w:rPr>
        <w:t>results.xls</w:t>
      </w:r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="00BA6190" w:rsidRPr="009745B3">
        <w:rPr>
          <w:b/>
          <w:i/>
          <w:lang w:val="en-US"/>
        </w:rPr>
        <w:t>cgn_s</w:t>
      </w:r>
      <w:r w:rsidRPr="009745B3">
        <w:rPr>
          <w:b/>
          <w:i/>
          <w:lang w:val="en-US"/>
        </w:rPr>
        <w:t>ankey.py</w:t>
      </w:r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sankey.py</w:t>
      </w:r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7C179FDD" wp14:editId="315CDC6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527FD2F3" wp14:editId="0CCCA054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4" w:name="_Toc528923805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4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  <w:r w:rsidR="005247C1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.0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.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.</w:t>
            </w:r>
            <w:r w:rsidR="00542A22"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247C1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.</w:t>
            </w:r>
            <w:r w:rsidR="00542A22"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40791A" w:rsidRDefault="0040791A" w:rsidP="00727939">
      <w:pPr>
        <w:spacing w:after="0"/>
        <w:rPr>
          <w:lang w:val="en-US"/>
        </w:rPr>
      </w:pPr>
    </w:p>
    <w:p w:rsidR="0040791A" w:rsidRPr="0088760F" w:rsidRDefault="0040791A" w:rsidP="0040791A">
      <w:pPr>
        <w:spacing w:after="0" w:line="480" w:lineRule="auto"/>
        <w:rPr>
          <w:lang w:val="en-US"/>
        </w:rPr>
      </w:pPr>
      <w:r>
        <w:rPr>
          <w:lang w:val="en-US"/>
        </w:rPr>
        <w:t xml:space="preserve">In order to include the </w:t>
      </w:r>
      <w:r w:rsidRPr="0040791A">
        <w:rPr>
          <w:lang w:val="en-US"/>
        </w:rPr>
        <w:t>total amount of extracted ores</w:t>
      </w:r>
      <w:r>
        <w:rPr>
          <w:lang w:val="en-US"/>
        </w:rPr>
        <w:t xml:space="preserve"> for 2011, </w:t>
      </w:r>
      <w:r w:rsidRPr="0040791A">
        <w:rPr>
          <w:lang w:val="en-US"/>
        </w:rPr>
        <w:t xml:space="preserve">'mining waste' in the </w:t>
      </w:r>
      <w:r>
        <w:rPr>
          <w:lang w:val="en-US"/>
        </w:rPr>
        <w:t xml:space="preserve">EXIOBASE </w:t>
      </w:r>
      <w:r w:rsidRPr="0040791A">
        <w:rPr>
          <w:lang w:val="en-US"/>
        </w:rPr>
        <w:t xml:space="preserve">extensions </w:t>
      </w:r>
      <w:r w:rsidR="005247C1">
        <w:rPr>
          <w:lang w:val="en-US"/>
        </w:rPr>
        <w:t>(i.e. 6.</w:t>
      </w:r>
      <w:bookmarkStart w:id="5" w:name="_GoBack"/>
      <w:bookmarkEnd w:id="5"/>
      <w:r>
        <w:rPr>
          <w:lang w:val="en-US"/>
        </w:rPr>
        <w:t>4</w:t>
      </w:r>
      <w:r w:rsidRPr="0040791A">
        <w:rPr>
          <w:lang w:val="en-US"/>
        </w:rPr>
        <w:t xml:space="preserve"> Gt</w:t>
      </w:r>
      <w:r>
        <w:rPr>
          <w:lang w:val="en-US"/>
        </w:rPr>
        <w:t>) should be added to</w:t>
      </w:r>
      <w:r w:rsidRPr="0040791A">
        <w:rPr>
          <w:lang w:val="en-US"/>
        </w:rPr>
        <w:t xml:space="preserve"> the extraction of pure metals.</w:t>
      </w:r>
      <w:r w:rsidR="005247C1">
        <w:rPr>
          <w:lang w:val="en-US"/>
        </w:rPr>
        <w:t xml:space="preserve"> This will result in 8.</w:t>
      </w:r>
      <w:r>
        <w:rPr>
          <w:lang w:val="en-US"/>
        </w:rPr>
        <w:t xml:space="preserve">1 Gt of extracted metal ores for 2011.  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B416D1" w:rsidRPr="00B416D1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="00B416D1" w:rsidRPr="00B416D1">
        <w:rPr>
          <w:rFonts w:cs="Times New Roman"/>
          <w:noProof/>
          <w:szCs w:val="24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 xml:space="preserve">Lupton RC, Allwood JM (2017) Hybrid Sankey diagrams : Visual analysis of multidimensional data for understanding resource use. Resour Conserv Recycl 124:141–151 . doi: </w:t>
      </w:r>
      <w:r w:rsidRPr="00B416D1">
        <w:rPr>
          <w:rFonts w:cs="Times New Roman"/>
          <w:noProof/>
          <w:szCs w:val="24"/>
        </w:rPr>
        <w:lastRenderedPageBreak/>
        <w:t>10.1016/j.resconrec.2017.05.002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Merciai S, Schmidt J (2018) Methodology for the Construction of Global Multi-Regional Hybrid Supply and Use Tables for the EXIOBASE v3 Database. J Ind Ecol 0:1–16 . doi: 10.1111/jiec.12713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World-Bank (2018) World Bank Open Data. https://data.worldbank.org/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noProof/>
        </w:rPr>
      </w:pPr>
      <w:r w:rsidRPr="00B416D1">
        <w:rPr>
          <w:rFonts w:cs="Times New Roman"/>
          <w:noProof/>
          <w:szCs w:val="24"/>
        </w:rPr>
        <w:t>(2018) The Material Flow Analysis Portal. http://www.materialflows.net/. Accessed 31 Oct 2018</w:t>
      </w:r>
    </w:p>
    <w:p w:rsidR="003C33D7" w:rsidRPr="00542A22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5247C1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2F3084"/>
    <w:rsid w:val="003C33D7"/>
    <w:rsid w:val="0040791A"/>
    <w:rsid w:val="004575BE"/>
    <w:rsid w:val="005247C1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745B3"/>
    <w:rsid w:val="009A596D"/>
    <w:rsid w:val="00B34025"/>
    <w:rsid w:val="00B416D1"/>
    <w:rsid w:val="00BA6190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ta.worldbank.org/indicator/SP.POP.TOTL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exiobase.eu/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C4460B0-DF2D-4494-85F1-90174F7B8A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</TotalTime>
  <Pages>5</Pages>
  <Words>2408</Words>
  <Characters>13731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610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22</cp:revision>
  <dcterms:created xsi:type="dcterms:W3CDTF">2018-10-30T15:11:00Z</dcterms:created>
  <dcterms:modified xsi:type="dcterms:W3CDTF">2018-11-06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